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transcriptomics.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but there is a need for more detailed experimental studies including more samples in this area to understand interactions between different levels of omics</w:t>
      </w:r>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c</w:t>
      </w:r>
      <w:r w:rsidR="00DA13EE" w:rsidRPr="00DA13EE">
        <w:rPr>
          <w:i/>
        </w:rPr>
        <w:t>oli</w:t>
      </w:r>
      <w:r w:rsidR="00ED05E0">
        <w:t xml:space="preserve"> is an ideal</w:t>
      </w:r>
      <w:r w:rsidR="00DA13EE">
        <w:t xml:space="preserve"> organism to study </w:t>
      </w:r>
      <w:r w:rsidR="00162DB1">
        <w:t xml:space="preserve">high quality genome wide multi level </w:t>
      </w:r>
      <w:r w:rsidR="00DB5BD2" w:rsidRPr="00714675">
        <w:t>epigenetic</w:t>
      </w:r>
      <w:r w:rsidR="00DA13EE" w:rsidRPr="00714675">
        <w:t xml:space="preserve"> effec</w:t>
      </w:r>
      <w:r w:rsidR="00162DB1" w:rsidRPr="00714675">
        <w:t xml:space="preserve">ts of external conditions, since </w:t>
      </w:r>
      <w:r w:rsidR="00DA13EE" w:rsidRPr="00714675">
        <w:t>it is well adapted to laboratory environment</w:t>
      </w:r>
      <w:r w:rsidR="00ED05E0" w:rsidRPr="00714675">
        <w:t xml:space="preserve"> </w:t>
      </w:r>
      <w:r w:rsidR="00DB5BD2" w:rsidRPr="00714675">
        <w:fldChar w:fldCharType="begin"/>
      </w:r>
      <w:r w:rsidR="00AE3578" w:rsidRPr="00714675">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714675">
        <w:fldChar w:fldCharType="separate"/>
      </w:r>
      <w:r w:rsidR="00AE3578" w:rsidRPr="00714675">
        <w:rPr>
          <w:noProof/>
        </w:rPr>
        <w:t>(Lee 1996)</w:t>
      </w:r>
      <w:r w:rsidR="00DB5BD2" w:rsidRPr="00714675">
        <w:fldChar w:fldCharType="end"/>
      </w:r>
      <w:r w:rsidR="00DB5BD2" w:rsidRPr="00714675">
        <w:t xml:space="preserve"> and</w:t>
      </w:r>
      <w:r w:rsidR="00DA13EE" w:rsidRPr="00714675">
        <w:t xml:space="preserve"> </w:t>
      </w:r>
      <w:r w:rsidR="00DB5BD2" w:rsidRPr="00714675">
        <w:t xml:space="preserve">was one of the first organisms whose genome is sequenced </w:t>
      </w:r>
      <w:r w:rsidR="00890612" w:rsidRPr="00714675">
        <w:fldChar w:fldCharType="begin"/>
      </w:r>
      <w:r w:rsidR="00AE3578" w:rsidRPr="00714675">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714675">
        <w:fldChar w:fldCharType="separate"/>
      </w:r>
      <w:r w:rsidR="00AE3578" w:rsidRPr="00714675">
        <w:rPr>
          <w:noProof/>
        </w:rPr>
        <w:t>(Blattner et al. 1997)</w:t>
      </w:r>
      <w:r w:rsidR="00890612" w:rsidRPr="00714675">
        <w:fldChar w:fldCharType="end"/>
      </w:r>
      <w:r w:rsidR="00890612" w:rsidRPr="00714675">
        <w:t xml:space="preserve"> </w:t>
      </w:r>
      <w:r w:rsidR="00DA13EE" w:rsidRPr="00714675">
        <w:t xml:space="preserve">and because of </w:t>
      </w:r>
      <w:r w:rsidR="00DB5BD2" w:rsidRPr="00714675">
        <w:t>the mentioned</w:t>
      </w:r>
      <w:r w:rsidR="00DA13EE" w:rsidRPr="00714675">
        <w:t xml:space="preserve"> reasons </w:t>
      </w:r>
      <w:r w:rsidR="00162DB1" w:rsidRPr="00714675">
        <w:t>its</w:t>
      </w:r>
      <w:r w:rsidR="00162DB1" w:rsidRPr="00714675">
        <w:rPr>
          <w:i/>
        </w:rPr>
        <w:t xml:space="preserve"> </w:t>
      </w:r>
      <w:r w:rsidR="00DB5BD2" w:rsidRPr="00714675">
        <w:t>genome is one of the most studied</w:t>
      </w:r>
      <w:r w:rsidR="00162DB1" w:rsidRPr="00714675">
        <w:t xml:space="preserve"> genomes</w:t>
      </w:r>
      <w:r w:rsidR="00DA13EE" w:rsidRPr="00714675">
        <w:t>.</w:t>
      </w:r>
      <w:r w:rsidR="001239B2" w:rsidRPr="00714675">
        <w:t xml:space="preserve"> </w:t>
      </w:r>
      <w:r w:rsidR="00CE1AA2" w:rsidRPr="00714675">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6DE98F5C"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clutures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r w:rsidR="004D4F80" w:rsidRPr="00B241AC">
        <w:t xml:space="preserve">More details of the data can be found </w:t>
      </w:r>
      <w:r>
        <w:t>in Supplementary T</w:t>
      </w:r>
      <w:r w:rsidR="004D4F80">
        <w:t xml:space="preserve">able </w:t>
      </w:r>
      <w:r>
        <w:t>1</w:t>
      </w:r>
      <w:r w:rsidR="008F5AAF">
        <w:t xml:space="preserve"> - Table 2</w:t>
      </w:r>
      <w:r w:rsidR="002A6E4A">
        <w:t xml:space="preserve"> that includes the meta data table representing details of all experiments</w:t>
      </w:r>
      <w:r w:rsidR="008F5AAF">
        <w:t xml:space="preserve"> related with RNA and proteins respectively</w:t>
      </w:r>
      <w:r w:rsidR="004D4F80">
        <w:t>.</w:t>
      </w:r>
    </w:p>
    <w:p w14:paraId="0DF99862" w14:textId="3978B3B2" w:rsidR="00FC5D83" w:rsidRPr="00FC5D83" w:rsidRDefault="00FC5D83" w:rsidP="0077747E">
      <w:pPr>
        <w:tabs>
          <w:tab w:val="left" w:pos="6245"/>
        </w:tabs>
      </w:pPr>
    </w:p>
    <w:p w14:paraId="43216E4D" w14:textId="0AE257CA" w:rsidR="002A6E4A"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w:t>
      </w:r>
      <w:r w:rsidR="00714675">
        <w:t xml:space="preserve">Our 149 </w:t>
      </w:r>
      <w:r w:rsidR="002A6E4A">
        <w:t xml:space="preserve">RNA samples decreased to 143 in addition to them we have 101 corresponding protein samples. </w:t>
      </w:r>
    </w:p>
    <w:p w14:paraId="77ED53FB" w14:textId="7777777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r>
        <w:t xml:space="preserve"> </w:t>
      </w:r>
      <w:r w:rsidR="001A087C" w:rsidRPr="008F5AAF">
        <w:rPr>
          <w:i/>
        </w:rPr>
        <w:t>mRNA_normalized_raw_data.csv</w:t>
      </w:r>
      <w:r w:rsidR="008F5AAF">
        <w:rPr>
          <w:i/>
        </w:rPr>
        <w:t xml:space="preserve"> </w:t>
      </w:r>
      <w:r w:rsidR="001A087C" w:rsidRPr="008F5AAF">
        <w:t>-</w:t>
      </w:r>
      <w:r w:rsidR="008F5AAF">
        <w:t xml:space="preserve"> </w:t>
      </w:r>
      <w:r w:rsidR="008F5AAF" w:rsidRPr="008F5AAF">
        <w:t xml:space="preserve"> </w:t>
      </w:r>
      <w:r w:rsidR="008F5AAF" w:rsidRPr="008F5AAF">
        <w:rPr>
          <w:i/>
        </w:rPr>
        <w:t>protein_normalized_raw_data.csv</w:t>
      </w:r>
      <w:r w:rsidRPr="008F5AAF">
        <w:rPr>
          <w:i/>
        </w:rPr>
        <w:t>.</w:t>
      </w:r>
    </w:p>
    <w:p w14:paraId="4BA0A4C4" w14:textId="77777777" w:rsidR="006F70EB" w:rsidRDefault="006F70EB" w:rsidP="006F70EB">
      <w:pPr>
        <w:rPr>
          <w:i/>
        </w:rPr>
      </w:pPr>
    </w:p>
    <w:p w14:paraId="1246E53C" w14:textId="77777777" w:rsidR="006F70EB"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D538F9" w14:textId="77777777" w:rsidR="006E683D" w:rsidRDefault="006E683D" w:rsidP="006F70EB">
      <w:pPr>
        <w:rPr>
          <w:b/>
        </w:rPr>
      </w:pPr>
    </w:p>
    <w:p w14:paraId="3E28C7E6" w14:textId="5706028B" w:rsidR="006F70EB" w:rsidRDefault="00B67655" w:rsidP="006F70EB">
      <w:r w:rsidRPr="00B67655">
        <w:t xml:space="preserve">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rly all-exponential samples clustered together in one group, separate from the vast majority of stationary and late-stationary samples (Figure 2). Mg+2 levels, Na+1 levels, and carbon source had less influence on the clustering results. We also find a similar but not that significant effect for protein abundances (Figure 3). For protein abundance the </w:t>
      </w:r>
      <w:r w:rsidR="006178FC">
        <w:t xml:space="preserve">exponential </w:t>
      </w:r>
      <w:r w:rsidRPr="00B67655">
        <w:t>l phase samples grouped together and separated from stationary and late stationary samples</w:t>
      </w:r>
      <w:r w:rsidR="006178FC">
        <w:t xml:space="preserve"> </w:t>
      </w:r>
      <w:r w:rsidRPr="00B67655">
        <w:t>(see below). In addition to growth phase we found Na levels and carbon sources are also grouped together significantly in protein data, on the other hand their mRNA counterparts are not grouped significantly.</w:t>
      </w:r>
    </w:p>
    <w:p w14:paraId="63897D21" w14:textId="77777777" w:rsidR="006F70EB" w:rsidRDefault="006F70EB" w:rsidP="006F70EB"/>
    <w:p w14:paraId="7C2A337C" w14:textId="3D899E44"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score</w:t>
      </w:r>
      <w:r w:rsidRPr="00B67655">
        <w:t xml:space="preserve">, by resampling mean cophenetic distances from dendograms with reshuffled leaf assignments. A </w:t>
      </w:r>
      <w:r w:rsidRPr="00B002D1">
        <w:rPr>
          <w:i/>
        </w:rPr>
        <w:t>z-score</w:t>
      </w:r>
      <w:r w:rsidRPr="00B67655">
        <w:t xml:space="preserve"> below -1.67 [ref] indicates that the mRNA or protein abundances are clustered significantly by the corresponding variable.</w:t>
      </w:r>
    </w:p>
    <w:p w14:paraId="560C654A" w14:textId="6EC5C49F"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We found that mRNA abundances were significantly clustered by growth phase, with a z-score of -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z-scores by magnitude, of -1.54 and -1.46, but not significantly different</w:t>
      </w:r>
      <w:r w:rsidR="00870504">
        <w:rPr>
          <w:rFonts w:eastAsiaTheme="minorEastAsia" w:cstheme="minorBidi"/>
          <w:b w:val="0"/>
          <w:bCs w:val="0"/>
          <w:color w:val="auto"/>
        </w:rPr>
        <w:t xml:space="preserve"> from zero. The z-score for</w:t>
      </w:r>
      <w:r w:rsidRPr="00B67655">
        <w:rPr>
          <w:rFonts w:eastAsiaTheme="minorEastAsia" w:cstheme="minorBidi"/>
          <w:b w:val="0"/>
          <w:bCs w:val="0"/>
          <w:color w:val="auto"/>
        </w:rPr>
        <w:t xml:space="preserve"> carbon source </w:t>
      </w:r>
      <w:r w:rsidR="00870504">
        <w:rPr>
          <w:rFonts w:eastAsiaTheme="minorEastAsia" w:cstheme="minorBidi"/>
          <w:b w:val="0"/>
          <w:bCs w:val="0"/>
          <w:color w:val="auto"/>
        </w:rPr>
        <w:t>is 1.16</w:t>
      </w:r>
      <w:r w:rsidR="00B002D1">
        <w:rPr>
          <w:rFonts w:eastAsiaTheme="minorEastAsia" w:cstheme="minorBidi"/>
          <w:b w:val="0"/>
          <w:bCs w:val="0"/>
          <w:color w:val="auto"/>
        </w:rPr>
        <w:t xml:space="preserve">, </w:t>
      </w:r>
      <w:r w:rsidR="00870504">
        <w:rPr>
          <w:rFonts w:eastAsiaTheme="minorEastAsia" w:cstheme="minorBidi"/>
          <w:b w:val="0"/>
          <w:bCs w:val="0"/>
          <w:color w:val="auto"/>
        </w:rPr>
        <w:t>which indicates there is no significant clustering in mRNA data  related with carbon source</w:t>
      </w:r>
      <w:r w:rsidRPr="00B67655">
        <w:rPr>
          <w:rFonts w:eastAsiaTheme="minorEastAsia" w:cstheme="minorBidi"/>
          <w:b w:val="0"/>
          <w:bCs w:val="0"/>
          <w:color w:val="auto"/>
        </w:rPr>
        <w:t>(Table 1). Importantly, when we calculated a z-score for batch number, we found that batch effects were also affective in the mRNA abundances, z = -2.82.</w:t>
      </w:r>
    </w:p>
    <w:p w14:paraId="15D79911" w14:textId="17D846BC"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 on the other hand, Na</w:t>
      </w:r>
      <w:r w:rsidR="00870504"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levels, growth phase and carbon source are the variables that are significantly clustered with </w:t>
      </w:r>
      <w:r w:rsidR="00B002D1">
        <w:rPr>
          <w:rFonts w:eastAsiaTheme="minorEastAsia" w:cstheme="minorBidi"/>
          <w:b w:val="0"/>
          <w:bCs w:val="0"/>
          <w:i/>
          <w:color w:val="auto"/>
        </w:rPr>
        <w:t>z-</w:t>
      </w:r>
      <w:r w:rsidRPr="00B002D1">
        <w:rPr>
          <w:rFonts w:eastAsiaTheme="minorEastAsia" w:cstheme="minorBidi"/>
          <w:b w:val="0"/>
          <w:bCs w:val="0"/>
          <w:i/>
          <w:color w:val="auto"/>
        </w:rPr>
        <w:t>scores</w:t>
      </w:r>
      <w:r w:rsidRPr="00B67655">
        <w:rPr>
          <w:rFonts w:eastAsiaTheme="minorEastAsia" w:cstheme="minorBidi"/>
          <w:b w:val="0"/>
          <w:bCs w:val="0"/>
          <w:color w:val="auto"/>
        </w:rPr>
        <w:t xml:space="preserve"> of -4.78, -4.21, and -3.15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score</w:t>
      </w:r>
      <w:r w:rsidRPr="00B67655">
        <w:rPr>
          <w:rFonts w:eastAsiaTheme="minorEastAsia" w:cstheme="minorBidi"/>
          <w:b w:val="0"/>
          <w:bCs w:val="0"/>
          <w:color w:val="auto"/>
        </w:rPr>
        <w:t xml:space="preserve"> of -23.29 witch indicates that the strongest affect on protein data is related wi</w:t>
      </w:r>
      <w:r w:rsidR="00870504">
        <w:rPr>
          <w:rFonts w:eastAsiaTheme="minorEastAsia" w:cstheme="minorBidi"/>
          <w:b w:val="0"/>
          <w:bCs w:val="0"/>
          <w:color w:val="auto"/>
        </w:rPr>
        <w:t xml:space="preserve">th batch. The </w:t>
      </w:r>
      <w:r w:rsidRPr="00B67655">
        <w:rPr>
          <w:rFonts w:eastAsiaTheme="minorEastAsia" w:cstheme="minorBidi"/>
          <w:b w:val="0"/>
          <w:bCs w:val="0"/>
          <w:color w:val="auto"/>
        </w:rPr>
        <w:t>largest affect on mRNA</w:t>
      </w:r>
      <w:r w:rsidR="00870504">
        <w:rPr>
          <w:rFonts w:eastAsiaTheme="minorEastAsia" w:cstheme="minorBidi"/>
          <w:b w:val="0"/>
          <w:bCs w:val="0"/>
          <w:color w:val="auto"/>
        </w:rPr>
        <w:t>, growth phase,</w:t>
      </w:r>
      <w:r w:rsidRPr="00B67655">
        <w:rPr>
          <w:rFonts w:eastAsiaTheme="minorEastAsia" w:cstheme="minorBidi"/>
          <w:b w:val="0"/>
          <w:bCs w:val="0"/>
          <w:color w:val="auto"/>
        </w:rPr>
        <w:t xml:space="preserve"> is transferred to proteins</w:t>
      </w:r>
      <w:r w:rsidR="00870504">
        <w:rPr>
          <w:rFonts w:eastAsiaTheme="minorEastAsia" w:cstheme="minorBidi"/>
          <w:b w:val="0"/>
          <w:bCs w:val="0"/>
          <w:color w:val="auto"/>
        </w:rPr>
        <w:t>. I</w:t>
      </w:r>
      <w:r w:rsidRPr="00B67655">
        <w:rPr>
          <w:rFonts w:eastAsiaTheme="minorEastAsia" w:cstheme="minorBidi"/>
          <w:b w:val="0"/>
          <w:bCs w:val="0"/>
          <w:color w:val="auto"/>
        </w:rPr>
        <w:t>n addition to that we see a strong affect of Na</w:t>
      </w:r>
      <w:r w:rsidR="00B002D1" w:rsidRPr="00B002D1">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carbon source </w:t>
      </w:r>
      <w:r w:rsidR="00B002D1">
        <w:rPr>
          <w:rFonts w:eastAsiaTheme="minorEastAsia" w:cstheme="minorBidi"/>
          <w:b w:val="0"/>
          <w:bCs w:val="0"/>
          <w:color w:val="auto"/>
        </w:rPr>
        <w:t xml:space="preserve">on protein data, </w:t>
      </w:r>
      <w:r w:rsidR="00870504">
        <w:rPr>
          <w:rFonts w:eastAsiaTheme="minorEastAsia" w:cstheme="minorBidi"/>
          <w:b w:val="0"/>
          <w:bCs w:val="0"/>
          <w:color w:val="auto"/>
        </w:rPr>
        <w:t>which were not seen in mRNA</w:t>
      </w:r>
      <w:r w:rsidRPr="00B67655">
        <w:rPr>
          <w:rFonts w:eastAsiaTheme="minorEastAsia" w:cstheme="minorBidi"/>
          <w:b w:val="0"/>
          <w:bCs w:val="0"/>
          <w:color w:val="auto"/>
        </w:rPr>
        <w:t xml:space="preserve"> (Table 1).</w:t>
      </w:r>
    </w:p>
    <w:p w14:paraId="0C36B561" w14:textId="2B399DFA" w:rsidR="00121F48" w:rsidRDefault="009B7FDB" w:rsidP="00121F48">
      <w:pPr>
        <w:pStyle w:val="Heading3"/>
      </w:pPr>
      <w:r>
        <w:t>Identification of differentially expressed genes</w:t>
      </w:r>
    </w:p>
    <w:p w14:paraId="675CCEFF" w14:textId="77777777" w:rsidR="009B7FDB" w:rsidRPr="009B7FDB" w:rsidRDefault="009B7FDB" w:rsidP="009B7FDB"/>
    <w:p w14:paraId="604E87E6" w14:textId="068FCF02" w:rsidR="003A289C" w:rsidRPr="00262505" w:rsidRDefault="003A289C" w:rsidP="003A289C">
      <w:pPr>
        <w:rPr>
          <w:color w:val="000000" w:themeColor="text1"/>
        </w:rPr>
      </w:pPr>
      <w:r w:rsidRPr="00262505">
        <w:rPr>
          <w:color w:val="000000" w:themeColor="text1"/>
        </w:rPr>
        <w:t>The next step is, determining under which conditions RNA</w:t>
      </w:r>
      <w:r w:rsidR="00FC1E2E" w:rsidRPr="00262505">
        <w:rPr>
          <w:color w:val="000000" w:themeColor="text1"/>
        </w:rPr>
        <w:t xml:space="preserve"> and protein</w:t>
      </w:r>
      <w:r w:rsidRPr="00262505">
        <w:rPr>
          <w:color w:val="000000" w:themeColor="text1"/>
        </w:rPr>
        <w:t xml:space="preserve"> levels are altered and in what strength these changes occur. Our large data set enables us to look for changes in genes with respect to several conditions and we analyze these changes on RNA</w:t>
      </w:r>
      <w:r w:rsidR="00C25B26" w:rsidRPr="00262505">
        <w:rPr>
          <w:color w:val="000000" w:themeColor="text1"/>
        </w:rPr>
        <w:t xml:space="preserve"> and protein</w:t>
      </w:r>
      <w:r w:rsidRPr="00262505">
        <w:rPr>
          <w:color w:val="000000" w:themeColor="text1"/>
        </w:rPr>
        <w:t xml:space="preserve"> levels and look for similarities and differences between conditions. </w:t>
      </w:r>
    </w:p>
    <w:p w14:paraId="3FC06F80" w14:textId="77777777" w:rsidR="003A289C" w:rsidRPr="00262505" w:rsidRDefault="003A289C" w:rsidP="003A289C">
      <w:pPr>
        <w:rPr>
          <w:color w:val="000000" w:themeColor="text1"/>
        </w:rPr>
      </w:pPr>
    </w:p>
    <w:p w14:paraId="63512212" w14:textId="7E8C8D8D" w:rsidR="002A151E" w:rsidRPr="00262505" w:rsidRDefault="006D1FF6" w:rsidP="003A289C">
      <w:pPr>
        <w:rPr>
          <w:color w:val="000000" w:themeColor="text1"/>
        </w:rPr>
      </w:pPr>
      <w:r w:rsidRPr="00262505">
        <w:rPr>
          <w:color w:val="000000" w:themeColor="text1"/>
        </w:rPr>
        <w:t>To find the differentially expressed mRNA’s and proteins we use the DeSeq2 algorithm</w:t>
      </w:r>
      <w:r w:rsidR="00405B86" w:rsidRPr="00262505">
        <w:rPr>
          <w:color w:val="000000" w:themeColor="text1"/>
        </w:rPr>
        <w:t xml:space="preserve"> </w:t>
      </w:r>
      <w:r w:rsidRPr="00262505">
        <w:rPr>
          <w:color w:val="000000" w:themeColor="text1"/>
        </w:rPr>
        <w:t>[</w:t>
      </w:r>
      <w:r w:rsidR="003641BC">
        <w:rPr>
          <w:color w:val="000000" w:themeColor="text1"/>
        </w:rPr>
        <w:t>ref</w:t>
      </w:r>
      <w:r w:rsidRPr="00262505">
        <w:rPr>
          <w:color w:val="000000" w:themeColor="text1"/>
        </w:rPr>
        <w:t xml:space="preserve">]. Since growth phase can affect multiple things we analyze the data in 2 phases exponential and stationary. For each of the phases exponential and stationary, we define the base levels as glucose time course and base level Na of high Na experiments and base level Mg of Mg experiments. After defining the base levels we compare several conditions with base levels for mRNA and protein reads. Than we </w:t>
      </w:r>
      <w:r w:rsidR="00405B86" w:rsidRPr="00262505">
        <w:rPr>
          <w:color w:val="000000" w:themeColor="text1"/>
        </w:rPr>
        <w:t>pick the significant</w:t>
      </w:r>
      <w:r w:rsidRPr="00262505">
        <w:rPr>
          <w:color w:val="000000" w:themeColor="text1"/>
        </w:rPr>
        <w:t xml:space="preserve"> the results with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 xml:space="preserve">. Number of </w:t>
      </w:r>
      <w:r w:rsidR="00405B86" w:rsidRPr="00262505">
        <w:rPr>
          <w:color w:val="000000" w:themeColor="text1"/>
        </w:rPr>
        <w:t xml:space="preserve">significantly differentially expressed </w:t>
      </w:r>
      <w:r w:rsidRPr="00262505">
        <w:rPr>
          <w:color w:val="000000" w:themeColor="text1"/>
        </w:rPr>
        <w:t xml:space="preserve">mRNAs and proteins </w:t>
      </w:r>
      <w:r w:rsidR="00405B86" w:rsidRPr="00262505">
        <w:rPr>
          <w:color w:val="000000" w:themeColor="text1"/>
        </w:rPr>
        <w:t>for both exponential and stationary phase very significantly in between exponential and stationary phase and in betw</w:t>
      </w:r>
      <w:r w:rsidR="00360CF7" w:rsidRPr="00262505">
        <w:rPr>
          <w:color w:val="000000" w:themeColor="text1"/>
        </w:rPr>
        <w:t>een mRNAs and proteins (Figure 4</w:t>
      </w:r>
      <w:r w:rsidR="00405B86" w:rsidRPr="00262505">
        <w:rPr>
          <w:color w:val="000000" w:themeColor="text1"/>
        </w:rPr>
        <w:t xml:space="preserve">). In general there are fewer differentially expressed genes in stationary phase compared to exponential phase, which shows us there are fever variations in both mRNA and protein levels in stationary phase. For </w:t>
      </w:r>
      <w:r w:rsidR="00360CF7" w:rsidRPr="00262505">
        <w:rPr>
          <w:i/>
          <w:color w:val="000000" w:themeColor="text1"/>
        </w:rPr>
        <w:t>E.Coli</w:t>
      </w:r>
      <w:r w:rsidR="00405B86" w:rsidRPr="00262505">
        <w:rPr>
          <w:color w:val="000000" w:themeColor="text1"/>
        </w:rPr>
        <w:t xml:space="preserve"> the factor that change</w:t>
      </w:r>
      <w:r w:rsidR="00360CF7" w:rsidRPr="00262505">
        <w:rPr>
          <w:color w:val="000000" w:themeColor="text1"/>
        </w:rPr>
        <w:t>s</w:t>
      </w:r>
      <w:r w:rsidR="00405B86" w:rsidRPr="00262505">
        <w:rPr>
          <w:color w:val="000000" w:themeColor="text1"/>
        </w:rPr>
        <w:t xml:space="preserve"> most of the </w:t>
      </w:r>
      <w:r w:rsidR="00360CF7" w:rsidRPr="00262505">
        <w:rPr>
          <w:color w:val="000000" w:themeColor="text1"/>
        </w:rPr>
        <w:t xml:space="preserve">mRNA concentrations is low Mg levels, factor that changes most of protein levels is high Na. </w:t>
      </w:r>
    </w:p>
    <w:p w14:paraId="7F2B73D4" w14:textId="77777777" w:rsidR="002A151E" w:rsidRPr="00262505" w:rsidRDefault="002A151E" w:rsidP="003A289C">
      <w:pPr>
        <w:rPr>
          <w:color w:val="000000" w:themeColor="text1"/>
        </w:rPr>
      </w:pPr>
    </w:p>
    <w:p w14:paraId="38430FCF" w14:textId="63465DE2" w:rsidR="006D1FF6" w:rsidRPr="00262505" w:rsidRDefault="00360CF7" w:rsidP="003A289C">
      <w:pPr>
        <w:rPr>
          <w:color w:val="000000" w:themeColor="text1"/>
        </w:rPr>
      </w:pPr>
      <w:r w:rsidRPr="00262505">
        <w:rPr>
          <w:color w:val="000000" w:themeColor="text1"/>
        </w:rPr>
        <w:t>For mRNA concentrations all investigated salt stresses mostly causes down regulation compared to the base levels with an exception of stationary phase high Mg concentrations.</w:t>
      </w:r>
      <w:r w:rsidR="002A151E" w:rsidRPr="00262505">
        <w:rPr>
          <w:color w:val="000000" w:themeColor="text1"/>
        </w:rPr>
        <w:t xml:space="preserve"> The effect of changing carbon sources</w:t>
      </w:r>
      <w:r w:rsidRPr="00262505">
        <w:rPr>
          <w:color w:val="000000" w:themeColor="text1"/>
        </w:rPr>
        <w:t xml:space="preserve"> </w:t>
      </w:r>
      <w:r w:rsidR="002A151E" w:rsidRPr="00262505">
        <w:rPr>
          <w:color w:val="000000" w:themeColor="text1"/>
        </w:rPr>
        <w:t xml:space="preserve">causes mostly down regulation in mRNA levels with an exception of stationary phase lactate experiments. If we focus on protein concentrations low or high Mg concentrations either cause no or few significant change. </w:t>
      </w:r>
      <w:r w:rsidR="004A3752" w:rsidRPr="00262505">
        <w:rPr>
          <w:color w:val="000000" w:themeColor="text1"/>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DC158B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we investigate is how the significantly changed</w:t>
      </w:r>
      <w:r w:rsidRPr="00262505">
        <w:rPr>
          <w:color w:val="000000" w:themeColor="text1"/>
        </w:rPr>
        <w:t xml:space="preserve">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w:t>
      </w:r>
      <w:r w:rsidR="00400F64" w:rsidRPr="00262505">
        <w:rPr>
          <w:color w:val="000000" w:themeColor="text1"/>
        </w:rPr>
        <w:t xml:space="preserve"> genes are shared between</w:t>
      </w:r>
      <w:r w:rsidRPr="00262505">
        <w:rPr>
          <w:color w:val="000000" w:themeColor="text1"/>
        </w:rPr>
        <w:t xml:space="preserve"> categories for both mRNA and</w:t>
      </w:r>
      <w:r w:rsidR="00400F64" w:rsidRPr="00262505">
        <w:rPr>
          <w:color w:val="000000" w:themeColor="text1"/>
        </w:rPr>
        <w:t xml:space="preserve"> protein data. Figure 4c shows a Venn diagram of three categories growth phase, carbon source, and</w:t>
      </w:r>
      <w:r w:rsidR="00D76036" w:rsidRPr="00262505">
        <w:rPr>
          <w:color w:val="000000" w:themeColor="text1"/>
        </w:rPr>
        <w:t xml:space="preserve"> M</w:t>
      </w:r>
      <w:r w:rsidRPr="00262505">
        <w:rPr>
          <w:color w:val="000000" w:themeColor="text1"/>
        </w:rPr>
        <w:t>g</w:t>
      </w:r>
      <w:r w:rsidR="00D76036" w:rsidRPr="00262505">
        <w:rPr>
          <w:color w:val="000000" w:themeColor="text1"/>
        </w:rPr>
        <w:t xml:space="preserve"> </w:t>
      </w:r>
      <w:r w:rsidR="00400F64" w:rsidRPr="00262505">
        <w:rPr>
          <w:color w:val="000000" w:themeColor="text1"/>
        </w:rPr>
        <w:t>level representing the nu</w:t>
      </w:r>
      <w:r w:rsidRPr="00262505">
        <w:rPr>
          <w:color w:val="000000" w:themeColor="text1"/>
        </w:rPr>
        <w:t>mber of significantly changed mRNAs and proteins with respect to categories, for both in exponential and stationary phases. While we classify the proteins we do not consider up or down regulation, we combine low and high Mg as Mg stress and finally we combine all the effects changing to glycerol, lactate and gluconate as carbon source.</w:t>
      </w:r>
    </w:p>
    <w:p w14:paraId="555664F3" w14:textId="77777777" w:rsidR="009F4A72" w:rsidRPr="00262505" w:rsidRDefault="009F4A72" w:rsidP="005E0DA3">
      <w:pPr>
        <w:rPr>
          <w:color w:val="000000" w:themeColor="text1"/>
        </w:rPr>
      </w:pPr>
    </w:p>
    <w:p w14:paraId="6E6B98A3" w14:textId="3620F303" w:rsidR="009F4A72" w:rsidRDefault="009F4A72" w:rsidP="005E0DA3">
      <w:pPr>
        <w:rPr>
          <w:color w:val="000000" w:themeColor="text1"/>
        </w:rPr>
      </w:pPr>
      <w:r w:rsidRPr="00262505">
        <w:rPr>
          <w:color w:val="000000" w:themeColor="text1"/>
        </w:rPr>
        <w:t>Most of significant differentially expressed mRNAs are related with Mg stress</w:t>
      </w:r>
      <w:r w:rsidR="00262505">
        <w:rPr>
          <w:color w:val="000000" w:themeColor="text1"/>
        </w:rPr>
        <w:t xml:space="preserve"> (73% of all data in exponential phase and 75% of all data in stationary phase)</w:t>
      </w:r>
      <w:r w:rsidRPr="00262505">
        <w:rPr>
          <w:color w:val="000000" w:themeColor="text1"/>
        </w:rPr>
        <w:t xml:space="preserve"> and for exponential phase a big portion of them are also differentially expressed with changing carbon sources</w:t>
      </w:r>
      <w:r w:rsidR="00262505">
        <w:rPr>
          <w:color w:val="000000" w:themeColor="text1"/>
        </w:rPr>
        <w:t xml:space="preserve"> (30% of all data)</w:t>
      </w:r>
      <w:r w:rsidRPr="00262505">
        <w:rPr>
          <w:color w:val="000000" w:themeColor="text1"/>
        </w:rPr>
        <w:t>. Ratio of significantly expressed mRNAs associated with changing carbon sources are decreased in stationary phase compared to exponential phase</w:t>
      </w:r>
      <w:r w:rsidR="00262505">
        <w:rPr>
          <w:color w:val="000000" w:themeColor="text1"/>
        </w:rPr>
        <w:t xml:space="preserve"> (50% of all data in exponential phase and 27% of all data in stationary phase)</w:t>
      </w:r>
      <w:r w:rsidRPr="00262505">
        <w:rPr>
          <w:color w:val="000000" w:themeColor="text1"/>
        </w:rPr>
        <w:t>. Ratio of significantly expressed mRNAs associated with changing Na increased in stationary phase compared to exponential phase</w:t>
      </w:r>
      <w:r w:rsidR="00262505">
        <w:rPr>
          <w:color w:val="000000" w:themeColor="text1"/>
        </w:rPr>
        <w:t xml:space="preserve"> (12% of all data in exponential phase and 30% of all data in stationary phase)</w:t>
      </w:r>
      <w:r w:rsidRPr="00262505">
        <w:rPr>
          <w:color w:val="000000" w:themeColor="text1"/>
        </w:rPr>
        <w:t>. The dominant factor that affect</w:t>
      </w:r>
      <w:r w:rsidR="00262505" w:rsidRPr="00262505">
        <w:rPr>
          <w:color w:val="000000" w:themeColor="text1"/>
        </w:rPr>
        <w:t>s</w:t>
      </w:r>
      <w:r w:rsidRPr="00262505">
        <w:rPr>
          <w:color w:val="000000" w:themeColor="text1"/>
        </w:rPr>
        <w:t xml:space="preserve"> the protein concentrations is Na stress in both exponential and stationary phase</w:t>
      </w:r>
      <w:r w:rsidR="00262505">
        <w:rPr>
          <w:color w:val="000000" w:themeColor="text1"/>
        </w:rPr>
        <w:t xml:space="preserve"> (85% of all data in exponential phase and </w:t>
      </w:r>
      <w:r w:rsidR="006E4EDD">
        <w:rPr>
          <w:color w:val="000000" w:themeColor="text1"/>
        </w:rPr>
        <w:t>89% of all data in stationary phase</w:t>
      </w:r>
      <w:r w:rsidR="00262505">
        <w:rPr>
          <w:color w:val="000000" w:themeColor="text1"/>
        </w:rPr>
        <w:t>)</w:t>
      </w:r>
      <w:r w:rsidR="00262505" w:rsidRPr="00262505">
        <w:rPr>
          <w:color w:val="000000" w:themeColor="text1"/>
        </w:rPr>
        <w:t>, it is not only the biggest one but also shares its proteins with both carbon source Mg stress.</w:t>
      </w:r>
    </w:p>
    <w:p w14:paraId="688105D2" w14:textId="77777777" w:rsidR="006E4EDD" w:rsidRDefault="006E4EDD" w:rsidP="005E0DA3">
      <w:pPr>
        <w:rPr>
          <w:color w:val="000000" w:themeColor="text1"/>
        </w:rPr>
      </w:pPr>
    </w:p>
    <w:p w14:paraId="38C92860" w14:textId="5B203A06" w:rsidR="006E4EDD" w:rsidRDefault="006E4EDD" w:rsidP="005E0DA3">
      <w:pPr>
        <w:rPr>
          <w:color w:val="000000" w:themeColor="text1"/>
        </w:rPr>
      </w:pPr>
      <w:r>
        <w:rPr>
          <w:color w:val="000000" w:themeColor="text1"/>
        </w:rPr>
        <w:t xml:space="preserve">When we look at significantly altered kegg pathway annotations by using DAVID[] we found that a lot of metabolism related pathways are down regulated with salt stresses in both exponential and stationary phase with an exception of stationary phase high Mg mRNAs. </w:t>
      </w:r>
      <w:r w:rsidR="00C10FD5">
        <w:rPr>
          <w:color w:val="000000" w:themeColor="text1"/>
        </w:rPr>
        <w:t xml:space="preserve">In stationary phase with high Mg levels there is clear trend of up regulation of multiple mRNAs associated with metabolism (figure 5). </w:t>
      </w:r>
    </w:p>
    <w:p w14:paraId="7E5ED457" w14:textId="77777777" w:rsidR="00C10FD5" w:rsidRDefault="00C10FD5" w:rsidP="005E0DA3">
      <w:pPr>
        <w:rPr>
          <w:color w:val="000000" w:themeColor="text1"/>
        </w:rPr>
      </w:pPr>
    </w:p>
    <w:p w14:paraId="1704F77B" w14:textId="691ADD04" w:rsidR="00C10FD5" w:rsidRPr="00262505" w:rsidRDefault="00C10FD5" w:rsidP="005E0DA3">
      <w:pPr>
        <w:rPr>
          <w:color w:val="000000" w:themeColor="text1"/>
        </w:rPr>
      </w:pPr>
      <w:r>
        <w:rPr>
          <w:color w:val="000000" w:themeColor="text1"/>
        </w:rPr>
        <w:t>In addition to that we notices a significant down regulation of flagella assembly genes in several salt stresses although REL606 strain do not have fragellum. The down regulation can be seen in both mRNA and proteins and most dominantly in exponential phase and more significantly with high Na concentrations. (figure 6)</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6F7C97FF" w:rsidR="00752E78" w:rsidRDefault="00EA44BC" w:rsidP="00776B56">
      <w:r>
        <w:t>We observe several differences between RNA and protein patterns</w:t>
      </w:r>
      <w:r w:rsidR="00850542">
        <w:t xml:space="preserve">. </w:t>
      </w:r>
      <w:r w:rsidR="00F052B6">
        <w:t>T</w:t>
      </w:r>
      <w:r w:rsidR="00D80A53">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w:t>
      </w:r>
      <w:r w:rsidR="00F51155">
        <w:t>m</w:t>
      </w:r>
      <w:r w:rsidR="00752E78">
        <w:t xml:space="preserve">RNA and proteins. We measured the clustering </w:t>
      </w:r>
      <w:r w:rsidR="00F549FD">
        <w:t xml:space="preserve">quality of data sets with respect to variables we investigate for both </w:t>
      </w:r>
      <w:r w:rsidR="00F51155">
        <w:t>m</w:t>
      </w:r>
      <w:r w:rsidR="00F549FD">
        <w:t xml:space="preserve">RNA and protein data. Resulted order of clustering is different for proteins and </w:t>
      </w:r>
      <w:r w:rsidR="00F51155">
        <w:t>m</w:t>
      </w:r>
      <w:r w:rsidR="00F549FD">
        <w:t xml:space="preserve">RNA. </w:t>
      </w:r>
      <w:r w:rsidR="00F549FD" w:rsidRPr="00747CA9">
        <w:t xml:space="preserve">For </w:t>
      </w:r>
      <w:r w:rsidR="00F51155" w:rsidRPr="00747CA9">
        <w:t>mRNA</w:t>
      </w:r>
      <w:r w:rsidR="00F549FD" w:rsidRPr="00747CA9">
        <w:t xml:space="preserve">s the most significant response is to change in </w:t>
      </w:r>
      <w:r w:rsidR="00F51155" w:rsidRPr="00747CA9">
        <w:t>growth time</w:t>
      </w:r>
      <w:r w:rsidR="008146CA">
        <w:t xml:space="preserve"> (z=</w:t>
      </w:r>
      <w:r w:rsidR="004C204F">
        <w:t>-</w:t>
      </w:r>
      <w:r w:rsidR="008146CA">
        <w:t>23.99)</w:t>
      </w:r>
      <w:r w:rsidR="00F549FD" w:rsidRPr="00747CA9">
        <w:t xml:space="preserve"> on the other hand for RNA </w:t>
      </w:r>
      <w:r w:rsidR="008146CA">
        <w:t>the significantly responding variables from most significant to least significant are Na levels (</w:t>
      </w:r>
      <w:r w:rsidR="004C204F">
        <w:t>z=</w:t>
      </w:r>
      <w:r w:rsidR="008146CA">
        <w:t>-4.78), growth phase (</w:t>
      </w:r>
      <w:r w:rsidR="004C204F">
        <w:t>z=-</w:t>
      </w:r>
      <w:r w:rsidR="008146CA">
        <w:t>4.21) and carbon source (z=</w:t>
      </w:r>
      <w:r w:rsidR="004C204F">
        <w:t>-</w:t>
      </w:r>
      <w:r w:rsidR="008146CA">
        <w:t>3.25)</w:t>
      </w:r>
      <w:r w:rsidR="00F549FD" w:rsidRPr="00747CA9">
        <w:t>.</w:t>
      </w:r>
      <w:r w:rsidR="00F549FD">
        <w:t xml:space="preserve"> So </w:t>
      </w:r>
      <w:r w:rsidR="00B002D1">
        <w:t>we can conclude that the effect</w:t>
      </w:r>
      <w:r w:rsidR="00F549FD">
        <w:t xml:space="preserve"> of time in </w:t>
      </w:r>
      <w:r w:rsidR="00F51155">
        <w:t>m</w:t>
      </w:r>
      <w:r w:rsidR="00F549FD">
        <w:t xml:space="preserve">RNA level does </w:t>
      </w:r>
      <w:r w:rsidR="004C204F">
        <w:t>projected</w:t>
      </w:r>
      <w:r w:rsidR="00F549FD">
        <w:t xml:space="preserve"> to protein level</w:t>
      </w:r>
      <w:r w:rsidR="004C204F">
        <w:t xml:space="preserve"> in a statistically significant way</w:t>
      </w:r>
      <w:r w:rsidR="00F549FD">
        <w:t xml:space="preserve">. On the other hand </w:t>
      </w:r>
      <w:r w:rsidR="00BE537C">
        <w:t xml:space="preserve">effects of </w:t>
      </w:r>
      <w:r w:rsidR="004C204F">
        <w:t xml:space="preserve">Na levels and carbon source, </w:t>
      </w:r>
      <w:r w:rsidR="00BE537C">
        <w:t xml:space="preserve">which is more distributed than random when we consider </w:t>
      </w:r>
      <w:r w:rsidR="004C204F">
        <w:t>mRNA data</w:t>
      </w:r>
      <w:r w:rsidR="00BE537C">
        <w:t xml:space="preserve">, </w:t>
      </w:r>
      <w:r w:rsidR="004C204F">
        <w:t xml:space="preserve">seems to amplify </w:t>
      </w:r>
      <w:r w:rsidR="00BE537C">
        <w:t xml:space="preserve">in </w:t>
      </w:r>
      <w:r w:rsidR="004C204F">
        <w:t>protein</w:t>
      </w:r>
      <w:r w:rsidR="00BE537C">
        <w:t xml:space="preserve"> data. This might indicate other sources of regulation on proteins</w:t>
      </w:r>
      <w:r w:rsidR="00397900">
        <w:t xml:space="preserve"> depending on the </w:t>
      </w:r>
      <w:r w:rsidR="004C204F">
        <w:t xml:space="preserve">Na levels and </w:t>
      </w:r>
      <w:r w:rsidR="00397900">
        <w:t>carbon source</w:t>
      </w:r>
      <w:r w:rsidR="00BE537C">
        <w:t>.</w:t>
      </w:r>
    </w:p>
    <w:p w14:paraId="0ADBEBA7" w14:textId="70947C42" w:rsidR="00752E78" w:rsidRDefault="00196B75" w:rsidP="00196B75">
      <w:pPr>
        <w:tabs>
          <w:tab w:val="left" w:pos="2709"/>
        </w:tabs>
      </w:pPr>
      <w:r>
        <w:tab/>
      </w:r>
    </w:p>
    <w:p w14:paraId="6A0EE8CB" w14:textId="79E5B6AF" w:rsidR="000331F9" w:rsidRDefault="009B0A33" w:rsidP="00776B56">
      <w:r>
        <w:t xml:space="preserve">Another difference between RNA and protein responses is related with the distribution of number of significantly responding genes and proteins. Number of significantly responding elements </w:t>
      </w:r>
      <w:r w:rsidR="000331F9">
        <w:t>related with Mg</w:t>
      </w:r>
      <w:r w:rsidR="00780E8E" w:rsidRPr="00780E8E">
        <w:rPr>
          <w:vertAlign w:val="superscript"/>
        </w:rPr>
        <w:t>+2</w:t>
      </w:r>
      <w:r w:rsidR="000331F9">
        <w:t xml:space="preserve"> stresses decrease from mRNA to proteins on the other hand significantly responding elements related with Na</w:t>
      </w:r>
      <w:r w:rsidR="00780E8E" w:rsidRPr="00780E8E">
        <w:rPr>
          <w:vertAlign w:val="superscript"/>
        </w:rPr>
        <w:t>+1</w:t>
      </w:r>
      <w:r w:rsidR="000331F9">
        <w:t xml:space="preserve"> stresses increases from mRNA to proteins. When it comes to carbon sources the patterns look more similar between mRNAs and proteins.</w:t>
      </w:r>
    </w:p>
    <w:p w14:paraId="06E3B0CA" w14:textId="6059B0D9" w:rsidR="009B0A33" w:rsidRDefault="009B0A33" w:rsidP="00776B56">
      <w:r>
        <w:t xml:space="preserve">So most of the significantly varying RNA abundances </w:t>
      </w:r>
      <w:r w:rsidR="000331F9">
        <w:t>associated with salt stresses</w:t>
      </w:r>
      <w:r w:rsidR="001E6E35">
        <w:t>do</w:t>
      </w:r>
      <w:r>
        <w:t xml:space="preserve"> not cause significantly varying protein levels. </w:t>
      </w:r>
      <w:r w:rsidR="001E6E35">
        <w:t>For</w:t>
      </w:r>
      <w:r w:rsidR="00D76036">
        <w:t xml:space="preserve"> Mg</w:t>
      </w:r>
      <w:r w:rsidR="00D76036" w:rsidRPr="00D76036">
        <w:rPr>
          <w:vertAlign w:val="superscript"/>
        </w:rPr>
        <w:t>+2</w:t>
      </w:r>
      <w:r w:rsidR="00D76036">
        <w:t xml:space="preserve"> </w:t>
      </w:r>
      <w:r w:rsidR="000331F9">
        <w:t xml:space="preserve">and Na </w:t>
      </w:r>
      <w:r w:rsidR="001E6E35">
        <w:t>responses this differences might be related with cells response time.</w:t>
      </w:r>
    </w:p>
    <w:p w14:paraId="6E0E74F3" w14:textId="77777777" w:rsidR="00776B56" w:rsidRDefault="00776B56"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1912EA1E" w14:textId="77777777" w:rsidR="00C90590" w:rsidRDefault="00C90590" w:rsidP="00776B56">
      <w:pPr>
        <w:tabs>
          <w:tab w:val="left" w:pos="3637"/>
        </w:tabs>
      </w:pPr>
    </w:p>
    <w:p w14:paraId="05AC3D38" w14:textId="1ABF0617" w:rsidR="00C90590" w:rsidRDefault="00C90590" w:rsidP="00C90590">
      <w:pPr>
        <w:tabs>
          <w:tab w:val="left" w:pos="3637"/>
        </w:tabs>
      </w:pPr>
      <w: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t xml:space="preserve">mRNA and proteins are both significant with z scores of </w:t>
      </w:r>
      <w:r w:rsidR="003B6152">
        <w:t>-2.82 and 23.39 respectively.</w:t>
      </w:r>
      <w:bookmarkStart w:id="1" w:name="_GoBack"/>
      <w:bookmarkEnd w:id="1"/>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7902D826" w14:textId="77777777" w:rsidR="005B4126" w:rsidRDefault="005B4126" w:rsidP="00D30269"/>
    <w:p w14:paraId="7E301C88" w14:textId="77777777" w:rsidR="00D0133B" w:rsidRDefault="0058534C" w:rsidP="0058534C">
      <w:pPr>
        <w:pStyle w:val="Heading3"/>
      </w:pPr>
      <w:r>
        <w:t>Quantification</w:t>
      </w:r>
      <w:r w:rsidR="005B4126">
        <w:t xml:space="preserve"> of</w:t>
      </w:r>
      <w:r>
        <w:t xml:space="preserve"> Cell Response </w:t>
      </w:r>
    </w:p>
    <w:p w14:paraId="2129AF49" w14:textId="2F34DA8D" w:rsidR="003B0527" w:rsidRDefault="00D0133B" w:rsidP="0073706D">
      <w:r>
        <w:br/>
        <w:t xml:space="preserve">The response of an individual RNA or protein count to change in a single variable is quantified by calculation of </w:t>
      </w:r>
      <w:r w:rsidRPr="00B027CF">
        <w:t>Spearman correlation between normalized reads</w:t>
      </w:r>
      <w:r>
        <w:t xml:space="preserve"> and the investigated condition</w:t>
      </w:r>
      <w:r w:rsidRPr="00B027CF">
        <w:t>.</w:t>
      </w:r>
      <w:r>
        <w:t xml:space="preserve"> </w:t>
      </w:r>
      <w:commentRangeStart w:id="2"/>
      <w:r>
        <w:t xml:space="preserve">To calculate the individual effects of carbon sources, data is labeled as “1” for the investigated carbon source and labeled as </w:t>
      </w:r>
      <w:r w:rsidR="009C4341">
        <w:t xml:space="preserve">“0” for the rest of data. Then the </w:t>
      </w:r>
      <w:r w:rsidR="009C4341" w:rsidRPr="009C4341">
        <w:rPr>
          <w:i/>
        </w:rPr>
        <w:t>P</w:t>
      </w:r>
      <w:r w:rsidR="009C4341">
        <w:t xml:space="preserve"> value of </w:t>
      </w:r>
      <w:r w:rsidR="009C4341" w:rsidRPr="00B027CF">
        <w:t>Spearman correlation</w:t>
      </w:r>
      <w:r w:rsidR="009C4341">
        <w:t xml:space="preserve"> of normalized counts with respect to this “1” and “0” is calculated.</w:t>
      </w:r>
      <w:commentRangeEnd w:id="2"/>
      <w:r w:rsidR="009B7FDB">
        <w:rPr>
          <w:rStyle w:val="CommentReference"/>
        </w:rPr>
        <w:commentReference w:id="2"/>
      </w:r>
      <w:r w:rsidR="009C4341">
        <w:t xml:space="preserve"> If the </w:t>
      </w:r>
      <w:r w:rsidR="009C4341" w:rsidRPr="009C4341">
        <w:rPr>
          <w:i/>
        </w:rPr>
        <w:t>P</w:t>
      </w:r>
      <w:r w:rsidR="009C4341">
        <w:t xml:space="preserve"> value is small enough one can say the change of that specific protein or RNA concentration with respect to the carbon source is significant. </w:t>
      </w:r>
      <w:r w:rsidR="00186D36">
        <w:t>A similar method is used for continuous variables of</w:t>
      </w:r>
      <w:r w:rsidR="00D76036">
        <w:t xml:space="preserve"> Mg</w:t>
      </w:r>
      <w:r w:rsidR="00D76036" w:rsidRPr="00DE280D">
        <w:rPr>
          <w:vertAlign w:val="superscript"/>
        </w:rPr>
        <w:t>+2</w:t>
      </w:r>
      <w:r w:rsidR="00D76036">
        <w:t xml:space="preserve"> </w:t>
      </w:r>
      <w:r w:rsidR="00186D36">
        <w:t>concentration, Na</w:t>
      </w:r>
      <w:r w:rsidR="00166861" w:rsidRPr="00166861">
        <w:rPr>
          <w:vertAlign w:val="superscript"/>
        </w:rPr>
        <w:t>+1</w:t>
      </w:r>
      <w:r w:rsidR="00186D36">
        <w:t xml:space="preserve"> concentration and growth phase as well. This time, the </w:t>
      </w:r>
      <w:r w:rsidR="00186D36" w:rsidRPr="009C4341">
        <w:rPr>
          <w:i/>
        </w:rPr>
        <w:t>P</w:t>
      </w:r>
      <w:r w:rsidR="00186D36">
        <w:t xml:space="preserve"> value of </w:t>
      </w:r>
      <w:r w:rsidR="00186D36" w:rsidRPr="00B027CF">
        <w:t>Spearman correlation</w:t>
      </w:r>
      <w:r w:rsidR="00186D36">
        <w:t xml:space="preserve"> of normalized counts with respect to the continuous variable is calculated. All the </w:t>
      </w:r>
      <w:r w:rsidR="00186D36" w:rsidRPr="00186D36">
        <w:rPr>
          <w:i/>
        </w:rPr>
        <w:t>P</w:t>
      </w:r>
      <w:r w:rsidR="00186D36">
        <w:t xml:space="preserve"> values for individual genes or proteins are adjusted to </w:t>
      </w:r>
      <w:r w:rsidR="00186D36" w:rsidRPr="00186D36">
        <w:rPr>
          <w:i/>
        </w:rPr>
        <w:t>P’</w:t>
      </w:r>
      <w:r w:rsidR="00186D36">
        <w:t xml:space="preserve"> values by false discovery rate “fdr” method before further analysis. </w:t>
      </w:r>
    </w:p>
    <w:p w14:paraId="58A04703" w14:textId="77777777" w:rsidR="003B0527" w:rsidRDefault="003B0527" w:rsidP="0073706D"/>
    <w:p w14:paraId="287855FB" w14:textId="5CFDBC31" w:rsidR="00423E7F" w:rsidRDefault="00186D36" w:rsidP="0073706D">
      <w:r>
        <w:t xml:space="preserve">The </w:t>
      </w:r>
      <w:r w:rsidR="003B0527">
        <w:t xml:space="preserve">significance of responses to “carbon source” is calculated as finding the minimum of </w:t>
      </w:r>
      <w:r w:rsidR="003B0527" w:rsidRPr="003B0527">
        <w:rPr>
          <w:i/>
        </w:rPr>
        <w:t>P</w:t>
      </w:r>
      <w:r w:rsidR="003B0527">
        <w:t xml:space="preserve"> values computed for response of individual carbon source with respect to the rest of the data. These values are used to find the number of significantly varying RNA and protein concentrations with respect to “carbon source” in the </w:t>
      </w:r>
      <w:r w:rsidR="003B0527" w:rsidRPr="00F21570">
        <w:rPr>
          <w:i/>
        </w:rPr>
        <w:t>Venn diagrams</w:t>
      </w:r>
      <w:r w:rsidR="003B0527">
        <w:t xml:space="preserve">. </w:t>
      </w:r>
    </w:p>
    <w:p w14:paraId="2115EDCB" w14:textId="77777777" w:rsidR="00F21570" w:rsidRDefault="00F21570" w:rsidP="0073706D"/>
    <w:p w14:paraId="6150500C" w14:textId="49C4ED15" w:rsidR="00F21570" w:rsidRDefault="00F21570" w:rsidP="0073706D">
      <w:r>
        <w:t xml:space="preserve">To see the clustering of cell responses to different variables we generate </w:t>
      </w:r>
      <w:r w:rsidR="000B2CC7">
        <w:t xml:space="preserve">a new variable named as </w:t>
      </w:r>
      <w:r w:rsidR="000B2CC7" w:rsidRPr="00652677">
        <w:rPr>
          <w:i/>
        </w:rPr>
        <w:t>score</w:t>
      </w:r>
      <w:r w:rsidR="000B2CC7">
        <w:t xml:space="preserve"> which is derived from </w:t>
      </w:r>
      <w:r w:rsidR="000B2CC7" w:rsidRPr="000B2CC7">
        <w:rPr>
          <w:i/>
        </w:rPr>
        <w:t>P’</w:t>
      </w:r>
      <w:r w:rsidR="000B2CC7">
        <w:t xml:space="preserve"> values. It is calculated as </w:t>
      </w:r>
    </w:p>
    <w:p w14:paraId="5969C55A" w14:textId="5A848D87" w:rsidR="000B2CC7" w:rsidRPr="000B2CC7" w:rsidRDefault="000B2CC7" w:rsidP="0073706D">
      <m:oMathPara>
        <m:oMath>
          <m:r>
            <w:rPr>
              <w:rFonts w:ascii="Cambria Math" w:hAnsi="Cambria Math"/>
            </w:rPr>
            <m:t>score=-sign</m:t>
          </m:r>
          <m:d>
            <m:dPr>
              <m:ctrlPr>
                <w:rPr>
                  <w:rFonts w:ascii="Cambria Math" w:hAnsi="Cambria Math"/>
                  <w:i/>
                </w:rPr>
              </m:ctrlPr>
            </m:dPr>
            <m:e>
              <m:r>
                <w:rPr>
                  <w:rFonts w:ascii="Cambria Math" w:hAnsi="Cambria Math"/>
                </w:rPr>
                <m:t>rho</m:t>
              </m:r>
            </m:e>
          </m:d>
          <m:r>
            <w:rPr>
              <w:rFonts w:ascii="Cambria Math" w:hAnsi="Cambria Math"/>
            </w:rPr>
            <m:t>*Log2</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e>
          </m:d>
        </m:oMath>
      </m:oMathPara>
    </w:p>
    <w:p w14:paraId="232CFBE6" w14:textId="7ADE2471" w:rsidR="000B2CC7" w:rsidRPr="000B2CC7" w:rsidRDefault="00DC6C5E" w:rsidP="0073706D">
      <w:r>
        <w:t>In the equation,</w:t>
      </w:r>
      <w:r w:rsidR="000B2CC7">
        <w:t xml:space="preserve"> </w:t>
      </w:r>
      <w:r w:rsidR="000B2CC7" w:rsidRPr="00DC6C5E">
        <w:rPr>
          <w:i/>
        </w:rPr>
        <w:t>rho</w:t>
      </w:r>
      <w:r w:rsidR="000B2CC7">
        <w:t xml:space="preserve"> is </w:t>
      </w:r>
      <w:r w:rsidR="000B2CC7" w:rsidRPr="000B2CC7">
        <w:t>Spearman's rank correlation coefficient</w:t>
      </w:r>
      <w:r w:rsidR="000B2CC7">
        <w:t xml:space="preserve"> and </w:t>
      </w:r>
      <w:r w:rsidR="000B2CC7" w:rsidRPr="000B2CC7">
        <w:rPr>
          <w:i/>
        </w:rPr>
        <w:t>P’</w:t>
      </w:r>
      <w:r w:rsidR="000B2CC7">
        <w:t xml:space="preserve"> is the </w:t>
      </w:r>
      <w:r>
        <w:t xml:space="preserve">adjusted </w:t>
      </w:r>
      <w:r w:rsidRPr="00DC6C5E">
        <w:rPr>
          <w:i/>
        </w:rPr>
        <w:t>P value</w:t>
      </w:r>
      <w:r>
        <w:t xml:space="preserve"> for </w:t>
      </w:r>
      <w:r w:rsidRPr="000B2CC7">
        <w:t>Spearman</w:t>
      </w:r>
      <w:r>
        <w:t xml:space="preserve"> correlation. The </w:t>
      </w:r>
      <w:r w:rsidRPr="00652677">
        <w:rPr>
          <w:i/>
        </w:rPr>
        <w:t>score</w:t>
      </w:r>
      <w:r>
        <w:t xml:space="preserve"> is a positive number if the change is in the positive direction and a negative number if the change is in the negative direction. The magnitude of </w:t>
      </w:r>
      <w:r w:rsidRPr="00652677">
        <w:rPr>
          <w:i/>
        </w:rPr>
        <w:t>score</w:t>
      </w:r>
      <w:r>
        <w:t xml:space="preserve"> is bigger if the change is more significant and smaller if the change is less significant.</w:t>
      </w:r>
    </w:p>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5-12-24T13:40:00Z" w:initials="CW">
    <w:p w14:paraId="4BA887EF" w14:textId="408E921F" w:rsidR="00AF37CE" w:rsidRDefault="00AF37CE">
      <w:pPr>
        <w:pStyle w:val="CommentText"/>
      </w:pPr>
      <w:r>
        <w:rPr>
          <w:rStyle w:val="CommentReference"/>
        </w:rPr>
        <w:annotationRef/>
      </w:r>
      <w:r>
        <w:t>This is a non-standard analysis. Use a t-test or t-test on rank-transformed data inst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AF37CE" w:rsidRDefault="00AF37CE" w:rsidP="00522EEC">
      <w:r>
        <w:separator/>
      </w:r>
    </w:p>
  </w:endnote>
  <w:endnote w:type="continuationSeparator" w:id="0">
    <w:p w14:paraId="5395B59D" w14:textId="77777777" w:rsidR="00AF37CE" w:rsidRDefault="00AF37C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F37CE" w:rsidRDefault="00AF37CE"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6152">
      <w:rPr>
        <w:rStyle w:val="PageNumber"/>
        <w:noProof/>
      </w:rPr>
      <w:t>6</w:t>
    </w:r>
    <w:r>
      <w:rPr>
        <w:rStyle w:val="PageNumber"/>
      </w:rPr>
      <w:fldChar w:fldCharType="end"/>
    </w:r>
  </w:p>
  <w:p w14:paraId="7B2AAECF" w14:textId="77777777" w:rsidR="00AF37CE" w:rsidRDefault="00AF37CE"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AF37CE" w:rsidRDefault="00AF37CE" w:rsidP="00522EEC">
      <w:r>
        <w:separator/>
      </w:r>
    </w:p>
  </w:footnote>
  <w:footnote w:type="continuationSeparator" w:id="0">
    <w:p w14:paraId="455F0858" w14:textId="77777777" w:rsidR="00AF37CE" w:rsidRDefault="00AF37C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31079"/>
    <w:rsid w:val="00131B9D"/>
    <w:rsid w:val="0013216C"/>
    <w:rsid w:val="00142373"/>
    <w:rsid w:val="00144E06"/>
    <w:rsid w:val="001524AC"/>
    <w:rsid w:val="00162DB1"/>
    <w:rsid w:val="00165313"/>
    <w:rsid w:val="00166861"/>
    <w:rsid w:val="001731D5"/>
    <w:rsid w:val="00175D58"/>
    <w:rsid w:val="00176A0E"/>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F78"/>
    <w:rsid w:val="002B5D02"/>
    <w:rsid w:val="002B7B6B"/>
    <w:rsid w:val="002E44C6"/>
    <w:rsid w:val="002E5C5C"/>
    <w:rsid w:val="002F39D1"/>
    <w:rsid w:val="002F57AD"/>
    <w:rsid w:val="0030374E"/>
    <w:rsid w:val="003067F7"/>
    <w:rsid w:val="00311020"/>
    <w:rsid w:val="00315216"/>
    <w:rsid w:val="00316CB1"/>
    <w:rsid w:val="0032028B"/>
    <w:rsid w:val="00321ADC"/>
    <w:rsid w:val="00326987"/>
    <w:rsid w:val="00330759"/>
    <w:rsid w:val="0033252D"/>
    <w:rsid w:val="00346136"/>
    <w:rsid w:val="0035006B"/>
    <w:rsid w:val="00356F8E"/>
    <w:rsid w:val="00360CF7"/>
    <w:rsid w:val="003641BC"/>
    <w:rsid w:val="00365D66"/>
    <w:rsid w:val="0036669B"/>
    <w:rsid w:val="00370076"/>
    <w:rsid w:val="0037039B"/>
    <w:rsid w:val="00373658"/>
    <w:rsid w:val="003817CA"/>
    <w:rsid w:val="00381DF8"/>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B0E1C"/>
    <w:rsid w:val="004B29BD"/>
    <w:rsid w:val="004B4247"/>
    <w:rsid w:val="004B4DF8"/>
    <w:rsid w:val="004C204F"/>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744D"/>
    <w:rsid w:val="005B15D1"/>
    <w:rsid w:val="005B3BAE"/>
    <w:rsid w:val="005B4126"/>
    <w:rsid w:val="005B5BAD"/>
    <w:rsid w:val="005D74F7"/>
    <w:rsid w:val="005E0DA3"/>
    <w:rsid w:val="005E33FB"/>
    <w:rsid w:val="005E3628"/>
    <w:rsid w:val="005F56F1"/>
    <w:rsid w:val="00600550"/>
    <w:rsid w:val="006017FF"/>
    <w:rsid w:val="006178FC"/>
    <w:rsid w:val="0062222B"/>
    <w:rsid w:val="006232A4"/>
    <w:rsid w:val="006371E6"/>
    <w:rsid w:val="006447E6"/>
    <w:rsid w:val="00645904"/>
    <w:rsid w:val="00646480"/>
    <w:rsid w:val="006473F8"/>
    <w:rsid w:val="00652677"/>
    <w:rsid w:val="00671714"/>
    <w:rsid w:val="00671923"/>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E683D"/>
    <w:rsid w:val="006F05AA"/>
    <w:rsid w:val="006F70EB"/>
    <w:rsid w:val="0070648D"/>
    <w:rsid w:val="00707C7A"/>
    <w:rsid w:val="00707E3B"/>
    <w:rsid w:val="00713927"/>
    <w:rsid w:val="00714675"/>
    <w:rsid w:val="00721886"/>
    <w:rsid w:val="00735377"/>
    <w:rsid w:val="0073706D"/>
    <w:rsid w:val="00741675"/>
    <w:rsid w:val="00744E11"/>
    <w:rsid w:val="00745B4F"/>
    <w:rsid w:val="00747CA9"/>
    <w:rsid w:val="00752B24"/>
    <w:rsid w:val="00752E78"/>
    <w:rsid w:val="0076555F"/>
    <w:rsid w:val="007675B4"/>
    <w:rsid w:val="00773BDD"/>
    <w:rsid w:val="007754D8"/>
    <w:rsid w:val="00776B56"/>
    <w:rsid w:val="0077747E"/>
    <w:rsid w:val="00780E8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46CA"/>
    <w:rsid w:val="0081598A"/>
    <w:rsid w:val="00835315"/>
    <w:rsid w:val="00850542"/>
    <w:rsid w:val="00850A8E"/>
    <w:rsid w:val="00870504"/>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5AAF"/>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4A72"/>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37CE"/>
    <w:rsid w:val="00AF5D57"/>
    <w:rsid w:val="00B002D1"/>
    <w:rsid w:val="00B02341"/>
    <w:rsid w:val="00B027CF"/>
    <w:rsid w:val="00B03A80"/>
    <w:rsid w:val="00B05A2C"/>
    <w:rsid w:val="00B11E7E"/>
    <w:rsid w:val="00B1235E"/>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90590"/>
    <w:rsid w:val="00C9740B"/>
    <w:rsid w:val="00C97B91"/>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41480"/>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6C5E"/>
    <w:rsid w:val="00DD2DF5"/>
    <w:rsid w:val="00DD62E5"/>
    <w:rsid w:val="00DE280D"/>
    <w:rsid w:val="00DF2F68"/>
    <w:rsid w:val="00E03271"/>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EE6EDD"/>
    <w:rsid w:val="00F01109"/>
    <w:rsid w:val="00F01F0B"/>
    <w:rsid w:val="00F052B6"/>
    <w:rsid w:val="00F21570"/>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B8837-B9C5-DE45-A0DA-A64E16FC4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1</Pages>
  <Words>11292</Words>
  <Characters>64368</Characters>
  <Application>Microsoft Macintosh Word</Application>
  <DocSecurity>0</DocSecurity>
  <Lines>536</Lines>
  <Paragraphs>151</Paragraphs>
  <ScaleCrop>false</ScaleCrop>
  <Company>ut austin</Company>
  <LinksUpToDate>false</LinksUpToDate>
  <CharactersWithSpaces>7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9</cp:revision>
  <dcterms:created xsi:type="dcterms:W3CDTF">2016-01-06T19:03:00Z</dcterms:created>
  <dcterms:modified xsi:type="dcterms:W3CDTF">2016-03-2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